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F1933" w:rsidRPr="00E81F25" w:rsidRDefault="00EF1933" w:rsidP="00EF1933">
      <w:pPr>
        <w:widowControl w:val="0"/>
        <w:tabs>
          <w:tab w:val="left" w:pos="949"/>
        </w:tabs>
        <w:autoSpaceDE w:val="0"/>
        <w:autoSpaceDN w:val="0"/>
        <w:spacing w:after="0"/>
        <w:ind w:left="360" w:right="336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E81F25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EF1933" w:rsidRPr="00E81F25" w:rsidRDefault="00EF1933" w:rsidP="00EF1933">
      <w:pPr>
        <w:widowControl w:val="0"/>
        <w:tabs>
          <w:tab w:val="left" w:pos="949"/>
        </w:tabs>
        <w:autoSpaceDE w:val="0"/>
        <w:autoSpaceDN w:val="0"/>
        <w:spacing w:after="0"/>
        <w:ind w:left="360" w:right="336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EF1933" w:rsidRPr="00E81F25" w:rsidRDefault="00EF1933" w:rsidP="00EF1933">
      <w:pPr>
        <w:spacing w:after="0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fldChar w:fldCharType="begin"/>
      </w:r>
      <w:r w:rsidRPr="00E81F25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instrText xml:space="preserve">ADDIN Mendeley Bibliography CSL_BIBLIOGRAPHY </w:instrText>
      </w:r>
      <w:r w:rsidRPr="00E81F25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fldChar w:fldCharType="separate"/>
      </w:r>
      <w:r w:rsidRPr="00E81F25">
        <w:rPr>
          <w:rFonts w:ascii="Times New Roman" w:hAnsi="Times New Roman" w:cs="Times New Roman"/>
          <w:noProof/>
          <w:sz w:val="24"/>
          <w:szCs w:val="24"/>
        </w:rPr>
        <w:t>Agustine, L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Widjaja, I. (2021). Pengaruh: </w:t>
      </w:r>
      <w:r w:rsidRPr="00F72AE3">
        <w:rPr>
          <w:rFonts w:ascii="Times New Roman" w:hAnsi="Times New Roman" w:cs="Times New Roman"/>
          <w:i/>
          <w:noProof/>
          <w:sz w:val="24"/>
          <w:szCs w:val="24"/>
        </w:rPr>
        <w:t xml:space="preserve">Financial Attittude, Financial Knowlegde, </w:t>
      </w:r>
      <w:r w:rsidRPr="003563C9">
        <w:rPr>
          <w:rFonts w:ascii="Times New Roman" w:hAnsi="Times New Roman" w:cs="Times New Roman"/>
          <w:i/>
          <w:noProof/>
          <w:sz w:val="24"/>
          <w:szCs w:val="24"/>
        </w:rPr>
        <w:t>Locus of control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Terhadap Manajemen Keuangan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Manajerial dan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ewirausaha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 1087–1097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Brilianti, T. R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Lutfi, L. (2020). Pengaruh P</w:t>
      </w:r>
      <w:r>
        <w:rPr>
          <w:rFonts w:ascii="Times New Roman" w:hAnsi="Times New Roman" w:cs="Times New Roman"/>
          <w:noProof/>
          <w:sz w:val="24"/>
          <w:szCs w:val="24"/>
        </w:rPr>
        <w:t>endapatan, Pengalaman Keuangan 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Pengetahuan Keuangan Terhadap Perilaku Keuangan Keluarga Di Kota Madiun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ournal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f Business And Banking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 197-213.</w:t>
      </w:r>
    </w:p>
    <w:p w:rsidR="00EF1933" w:rsidRPr="00E81F25" w:rsidRDefault="00EF1933" w:rsidP="00EF1933">
      <w:pPr>
        <w:spacing w:after="0" w:line="240" w:lineRule="auto"/>
        <w:ind w:left="567" w:hanging="567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Covid19. 2020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dukasi Masyarakat Umum </w:t>
      </w:r>
      <w:r w:rsidRPr="00E81F25">
        <w:rPr>
          <w:rFonts w:ascii="Times New Roman" w:hAnsi="Times New Roman" w:cs="Times New Roman"/>
          <w:noProof/>
          <w:sz w:val="24"/>
          <w:szCs w:val="24"/>
        </w:rPr>
        <w:t>Tahap Awal Pengadaan Vaksin Covid19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4191F">
        <w:rPr>
          <w:rFonts w:ascii="Times New Roman" w:hAnsi="Times New Roman" w:cs="Times New Roman"/>
          <w:sz w:val="24"/>
          <w:szCs w:val="24"/>
        </w:rPr>
        <w:t>Https:// Covid19.Go.Id/ Edukasi/ Masyarakat-Umum/ Tahap-Awal-Pengadaan-Vaksin-Covid-19</w:t>
      </w:r>
      <w:r w:rsidRPr="00E81F25">
        <w:rPr>
          <w:rStyle w:val="Hyperlink"/>
          <w:rFonts w:ascii="Times New Roman" w:hAnsi="Times New Roman" w:cs="Times New Roman"/>
          <w:sz w:val="24"/>
          <w:szCs w:val="24"/>
        </w:rPr>
        <w:t xml:space="preserve">. </w:t>
      </w:r>
      <w:r w:rsidRPr="00E81F25">
        <w:rPr>
          <w:rFonts w:ascii="Times New Roman" w:hAnsi="Times New Roman" w:cs="Times New Roman"/>
          <w:noProof/>
          <w:sz w:val="24"/>
          <w:szCs w:val="24"/>
        </w:rPr>
        <w:t>Diakses Pada 08 November 2021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Dalli, 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Asli, 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Suaib, D. F. A. (2017). Pengaruh Kecerdasan Intelektual, Emosional</w:t>
      </w:r>
      <w:r>
        <w:rPr>
          <w:rFonts w:ascii="Times New Roman" w:hAnsi="Times New Roman" w:cs="Times New Roman"/>
          <w:noProof/>
          <w:sz w:val="24"/>
          <w:szCs w:val="24"/>
        </w:rPr>
        <w:t>, 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Spiritual (ESQ)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Lokus Pengendalian Terhadap Perilaku Disfungsional Audit (Studi Pada Ba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Pemeriksa Keuangan Perwakilan Sulawesi Tenggara)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Akuntansi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euanng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 86-96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E81F25">
        <w:rPr>
          <w:rFonts w:ascii="Times New Roman" w:hAnsi="Times New Roman" w:cs="Times New Roman"/>
          <w:noProof/>
          <w:sz w:val="24"/>
          <w:szCs w:val="24"/>
        </w:rPr>
        <w:t>. Semarang : Ba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Penerbit Universitas Diponegoro.</w:t>
      </w:r>
    </w:p>
    <w:p w:rsidR="00EF1933" w:rsidRPr="00E81F25" w:rsidRDefault="00EF1933" w:rsidP="00EF1933">
      <w:pPr>
        <w:spacing w:after="0" w:line="240" w:lineRule="auto"/>
        <w:ind w:left="567" w:hanging="567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  <w:r w:rsidRPr="00E81F2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Gitiyarto, Vincentius. 2021. </w:t>
      </w:r>
      <w:r w:rsidRPr="00E81F25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PSBB </w:t>
      </w:r>
      <w:r w:rsidRPr="00E81F25">
        <w:rPr>
          <w:rFonts w:ascii="Times New Roman" w:eastAsia="Times New Roman" w:hAnsi="Times New Roman" w:cs="Times New Roman"/>
          <w:sz w:val="24"/>
          <w:szCs w:val="24"/>
          <w:lang w:eastAsia="id-ID"/>
        </w:rPr>
        <w:t>H</w:t>
      </w:r>
      <w:r w:rsidRPr="00E81F25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ingga PPKM Kebijakan Pemerintah Menekan Laju Penularan</w:t>
      </w:r>
      <w:r w:rsidRPr="00E81F2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Pr="00E81F25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Covid 19</w:t>
      </w:r>
      <w:r w:rsidRPr="00E81F2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hyperlink r:id="rId4" w:history="1">
        <w:r w:rsidRPr="00E81F25">
          <w:rPr>
            <w:rStyle w:val="Hyperlink"/>
            <w:rFonts w:ascii="Times New Roman" w:eastAsia="Times New Roman" w:hAnsi="Times New Roman" w:cs="Times New Roman"/>
            <w:sz w:val="24"/>
            <w:szCs w:val="24"/>
            <w:lang w:eastAsia="id-ID"/>
          </w:rPr>
          <w:t>H</w:t>
        </w:r>
        <w:r w:rsidRPr="00E81F25">
          <w:rPr>
            <w:rStyle w:val="Hyperlink"/>
            <w:rFonts w:ascii="Times New Roman" w:eastAsia="Times New Roman" w:hAnsi="Times New Roman" w:cs="Times New Roman"/>
            <w:sz w:val="24"/>
            <w:szCs w:val="24"/>
            <w:lang w:val="id-ID" w:eastAsia="id-ID"/>
          </w:rPr>
          <w:t>ttps://Kompaspedia.Kompas.Id/Baca/Paparan-Topik/Psbb-Hingga-Ppkm-Kebijakan-Pemerintah-Menekan-Laju-Penularan-Covid-19</w:t>
        </w:r>
      </w:hyperlink>
      <w:r w:rsidRPr="00E81F2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E81F25">
        <w:rPr>
          <w:rFonts w:ascii="Times New Roman" w:hAnsi="Times New Roman" w:cs="Times New Roman"/>
          <w:noProof/>
          <w:sz w:val="24"/>
          <w:szCs w:val="24"/>
        </w:rPr>
        <w:t>Diakses Pada 08 November 2021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Hasibuan, B. K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Lubis, Y. M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HR, W. A. (2018)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Financial Literacy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nd Financial Behavior As A Measure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f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Financial Satisfactio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503–507. </w:t>
      </w:r>
    </w:p>
    <w:p w:rsidR="00EF1933" w:rsidRPr="00E81F25" w:rsidRDefault="00EF1933" w:rsidP="00EF193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sz w:val="24"/>
          <w:szCs w:val="24"/>
        </w:rPr>
        <w:t xml:space="preserve">Kemenkopukm. 2019. Data UMKM. </w:t>
      </w:r>
      <w:hyperlink r:id="rId5" w:history="1">
        <w:r w:rsidRPr="00E81F25">
          <w:rPr>
            <w:rStyle w:val="Hyperlink"/>
            <w:rFonts w:ascii="Times New Roman" w:eastAsia="Times New Roman" w:hAnsi="Times New Roman" w:cs="Times New Roman"/>
            <w:sz w:val="24"/>
            <w:szCs w:val="24"/>
            <w:lang w:eastAsia="id-ID"/>
          </w:rPr>
          <w:t>Https://Www.Kemenkopukm.Go.Id/Data-Umkm</w:t>
        </w:r>
      </w:hyperlink>
      <w:r w:rsidRPr="00E81F2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E81F25">
        <w:rPr>
          <w:rFonts w:ascii="Times New Roman" w:hAnsi="Times New Roman" w:cs="Times New Roman"/>
          <w:noProof/>
          <w:sz w:val="24"/>
          <w:szCs w:val="24"/>
        </w:rPr>
        <w:t>Diakses Pada 08 November 2021.</w:t>
      </w:r>
    </w:p>
    <w:p w:rsidR="00EF1933" w:rsidRPr="00E81F25" w:rsidRDefault="00EF1933" w:rsidP="00EF1933">
      <w:pPr>
        <w:spacing w:after="0" w:line="240" w:lineRule="auto"/>
        <w:ind w:left="567" w:hanging="567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  <w:r w:rsidRPr="00E81F25">
        <w:rPr>
          <w:rFonts w:ascii="Times New Roman" w:hAnsi="Times New Roman" w:cs="Times New Roman"/>
          <w:sz w:val="24"/>
          <w:szCs w:val="24"/>
        </w:rPr>
        <w:t xml:space="preserve">Lokadata. 2020. </w:t>
      </w:r>
      <w:hyperlink r:id="rId6" w:history="1">
        <w:r w:rsidRPr="00E81F25">
          <w:rPr>
            <w:rStyle w:val="Hyperlink"/>
            <w:rFonts w:ascii="Times New Roman" w:eastAsia="Times New Roman" w:hAnsi="Times New Roman" w:cs="Times New Roman"/>
            <w:sz w:val="24"/>
            <w:szCs w:val="24"/>
            <w:lang w:eastAsia="id-ID"/>
          </w:rPr>
          <w:t>Https://Lokadata.Beritagar.Id/Chart/Preview/Kontribusi-Umkm-Terhadap-Pdb-2010-2020-1611277587</w:t>
        </w:r>
      </w:hyperlink>
      <w:r w:rsidRPr="00E81F2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E81F25">
        <w:rPr>
          <w:rFonts w:ascii="Times New Roman" w:hAnsi="Times New Roman" w:cs="Times New Roman"/>
          <w:noProof/>
          <w:sz w:val="24"/>
          <w:szCs w:val="24"/>
        </w:rPr>
        <w:t>Diakses Pada 08 November 2021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Mahmudah, P. (2018). Pengaruh Pendapatan, Pendidikan, Pengetahua Keuangan Terhadap Perilaku Keuangan PNS Wanita Di Surabaya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Perbanas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 1-14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Mardhatillah, A. R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Susyanti, J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Hufron, M. (2020). Pengaruh </w:t>
      </w:r>
      <w:r w:rsidRPr="00544AFC">
        <w:rPr>
          <w:rFonts w:ascii="Times New Roman" w:hAnsi="Times New Roman" w:cs="Times New Roman"/>
          <w:i/>
          <w:noProof/>
          <w:sz w:val="24"/>
          <w:szCs w:val="24"/>
        </w:rPr>
        <w:t xml:space="preserve">Financial Knowledge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Financial Attitude dan </w:t>
      </w:r>
      <w:r w:rsidRPr="003563C9">
        <w:rPr>
          <w:rFonts w:ascii="Times New Roman" w:hAnsi="Times New Roman" w:cs="Times New Roman"/>
          <w:i/>
          <w:noProof/>
          <w:sz w:val="24"/>
          <w:szCs w:val="24"/>
        </w:rPr>
        <w:t>Locus of control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Terhadap </w:t>
      </w:r>
      <w:r w:rsidRPr="00544AFC">
        <w:rPr>
          <w:rFonts w:ascii="Times New Roman" w:hAnsi="Times New Roman" w:cs="Times New Roman"/>
          <w:i/>
          <w:noProof/>
          <w:sz w:val="24"/>
          <w:szCs w:val="24"/>
        </w:rPr>
        <w:t>Financial Management Behavior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(Studi Kasus Pada Pelaku Ekonomi Kreatif Sub Sektor Fashion Kota Kediri)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E-Jurnal Riset Manajemen Prodi Manajemen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 138-152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Muhidia, S. C. U. (2019). Pengaruh Pengetahuan Keuangan, Sikap Keuangan</w:t>
      </w:r>
      <w:r>
        <w:rPr>
          <w:rFonts w:ascii="Times New Roman" w:hAnsi="Times New Roman" w:cs="Times New Roman"/>
          <w:noProof/>
          <w:sz w:val="24"/>
          <w:szCs w:val="24"/>
        </w:rPr>
        <w:t>, 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563C9">
        <w:rPr>
          <w:rFonts w:ascii="Times New Roman" w:hAnsi="Times New Roman" w:cs="Times New Roman"/>
          <w:i/>
          <w:noProof/>
          <w:sz w:val="24"/>
          <w:szCs w:val="24"/>
        </w:rPr>
        <w:t>Locus of control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Terhadap Perilaku Keuangan Mahasiswa Prodi Manajemen Universitas Muhammadiyah Gresik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Jurnal Manajerial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 58-65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Paramita, K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Wahyudi, &amp; Fadila, A. (2020). Determinan Perilaku Pengelolaan Keuangan Pada Pelaku Industri Kecil Menengah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tudi Akuntansi dan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euangan Indonesia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1F25">
        <w:rPr>
          <w:rFonts w:ascii="Times New Roman" w:hAnsi="Times New Roman" w:cs="Times New Roman"/>
          <w:iCs/>
          <w:noProof/>
          <w:sz w:val="24"/>
          <w:szCs w:val="24"/>
        </w:rPr>
        <w:t>213-232.</w:t>
      </w:r>
    </w:p>
    <w:p w:rsidR="00EF1933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Parmitasari, R. D. 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Kara, M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Bulutoding, L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Alwi, Z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Sriwijaya, M. (2020). </w:t>
      </w:r>
      <w:r w:rsidRPr="00544AFC">
        <w:rPr>
          <w:rFonts w:ascii="Times New Roman" w:hAnsi="Times New Roman" w:cs="Times New Roman"/>
          <w:i/>
          <w:noProof/>
          <w:sz w:val="24"/>
          <w:szCs w:val="24"/>
        </w:rPr>
        <w:t xml:space="preserve">Financial Behavior </w:t>
      </w:r>
      <w:r>
        <w:rPr>
          <w:rFonts w:ascii="Times New Roman" w:hAnsi="Times New Roman" w:cs="Times New Roman"/>
          <w:i/>
          <w:noProof/>
          <w:sz w:val="24"/>
          <w:szCs w:val="24"/>
        </w:rPr>
        <w:t>of</w:t>
      </w:r>
      <w:r w:rsidRPr="00544AFC">
        <w:rPr>
          <w:rFonts w:ascii="Times New Roman" w:hAnsi="Times New Roman" w:cs="Times New Roman"/>
          <w:i/>
          <w:noProof/>
          <w:sz w:val="24"/>
          <w:szCs w:val="24"/>
        </w:rPr>
        <w:t xml:space="preserve"> Indonesian Moslem Students Scholarship Recipients: The Role </w:t>
      </w:r>
      <w:r>
        <w:rPr>
          <w:rFonts w:ascii="Times New Roman" w:hAnsi="Times New Roman" w:cs="Times New Roman"/>
          <w:i/>
          <w:noProof/>
          <w:sz w:val="24"/>
          <w:szCs w:val="24"/>
        </w:rPr>
        <w:t>of</w:t>
      </w:r>
      <w:r w:rsidRPr="00544AFC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3563C9">
        <w:rPr>
          <w:rFonts w:ascii="Times New Roman" w:hAnsi="Times New Roman" w:cs="Times New Roman"/>
          <w:i/>
          <w:noProof/>
          <w:sz w:val="24"/>
          <w:szCs w:val="24"/>
        </w:rPr>
        <w:t>Locus of control</w:t>
      </w:r>
      <w:r w:rsidRPr="00544AFC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Pr="00544AFC">
        <w:rPr>
          <w:rFonts w:ascii="Times New Roman" w:hAnsi="Times New Roman" w:cs="Times New Roman"/>
          <w:i/>
          <w:noProof/>
          <w:sz w:val="24"/>
          <w:szCs w:val="24"/>
        </w:rPr>
        <w:t>nd Financial Knowledge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ternational Journal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f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dvanced Engineering Research And Science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281–292. 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Pradiningtyas, T. E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Lukiastuti, F. (2019). Pengaruh Pengetahuan Keuangan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Sikap Keuangan Terhadap </w:t>
      </w:r>
      <w:r w:rsidRPr="003563C9">
        <w:rPr>
          <w:rFonts w:ascii="Times New Roman" w:hAnsi="Times New Roman" w:cs="Times New Roman"/>
          <w:i/>
          <w:noProof/>
          <w:sz w:val="24"/>
          <w:szCs w:val="24"/>
        </w:rPr>
        <w:t>Locus of control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Perilaku Pengelolaan Keuangan Mahasiswa </w:t>
      </w:r>
      <w:r w:rsidRPr="00E81F2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Ekonomi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Minds: Manajemen Ide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Inspirasi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96-112. </w:t>
      </w:r>
    </w:p>
    <w:p w:rsidR="00EF1933" w:rsidRPr="00E81F25" w:rsidRDefault="00EF1933" w:rsidP="00EF1933">
      <w:pPr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sz w:val="24"/>
          <w:szCs w:val="24"/>
        </w:rPr>
        <w:t>Prakoso, Jaffry P. 2021. Seluruh Negara Di Dunia Kena Resesi Sri Mulyani : Ini Terburuk Dalam 150 Tahun Terakhir</w:t>
      </w:r>
      <w:r w:rsidRPr="00E81F25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. </w:t>
      </w:r>
      <w:hyperlink r:id="rId7" w:history="1">
        <w:r w:rsidRPr="00E81F25">
          <w:rPr>
            <w:rStyle w:val="Hyperlink"/>
            <w:rFonts w:ascii="Times New Roman" w:eastAsia="Times New Roman" w:hAnsi="Times New Roman" w:cs="Times New Roman"/>
            <w:sz w:val="24"/>
            <w:szCs w:val="24"/>
            <w:lang w:eastAsia="id-ID"/>
          </w:rPr>
          <w:t>H</w:t>
        </w:r>
        <w:r w:rsidRPr="00E81F25">
          <w:rPr>
            <w:rStyle w:val="Hyperlink"/>
            <w:rFonts w:ascii="Times New Roman" w:eastAsia="Times New Roman" w:hAnsi="Times New Roman" w:cs="Times New Roman"/>
            <w:sz w:val="24"/>
            <w:szCs w:val="24"/>
            <w:lang w:val="id-ID" w:eastAsia="id-ID"/>
          </w:rPr>
          <w:t>ttps://Ekonomi.Bisnis.Com/Read/20210406/9/1377202/Seluruh-Negara-Di-Dunia-Kena-Resesi-Sri-Mulyani-Ini-Terburuk-Dalam-150-Tahun-Terakhir</w:t>
        </w:r>
      </w:hyperlink>
      <w:r w:rsidRPr="00E81F25">
        <w:rPr>
          <w:rStyle w:val="Hyperlink"/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E81F25">
        <w:rPr>
          <w:rFonts w:ascii="Times New Roman" w:hAnsi="Times New Roman" w:cs="Times New Roman"/>
          <w:noProof/>
          <w:sz w:val="24"/>
          <w:szCs w:val="24"/>
        </w:rPr>
        <w:t>Diakses Pada 08 November 2021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Putri, M. H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Pamungkas, A. S. (2019)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Financial Knowledge, </w:t>
      </w:r>
      <w:r w:rsidRPr="003563C9">
        <w:rPr>
          <w:rFonts w:ascii="Times New Roman" w:hAnsi="Times New Roman" w:cs="Times New Roman"/>
          <w:i/>
          <w:iCs/>
          <w:noProof/>
          <w:sz w:val="24"/>
          <w:szCs w:val="24"/>
        </w:rPr>
        <w:t>Locus of control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Financial Self Efficacy Terhadap Financial Behavior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i/>
          <w:noProof/>
          <w:sz w:val="24"/>
          <w:szCs w:val="24"/>
        </w:rPr>
        <w:t xml:space="preserve"> Jurnal Manajemen </w:t>
      </w:r>
      <w:r>
        <w:rPr>
          <w:rFonts w:ascii="Times New Roman" w:hAnsi="Times New Roman" w:cs="Times New Roman"/>
          <w:i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i/>
          <w:noProof/>
          <w:sz w:val="24"/>
          <w:szCs w:val="24"/>
        </w:rPr>
        <w:t xml:space="preserve"> Kewirausahaan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890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Putri, N. R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Ratnasari, S. L. (2019). Pengaruh Tingkat Pendidikan, Pelatihan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Pengembangan Karir Terhadap Kinerja Karyawan Pt. Asuransi Takaful Batam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Akuntansi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konomi dan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anajemen Bisnis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48–55. 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Putri, W. E. (2020). Pengaruh Literasi Keuangan Terhadap Pengelolaan Keuangan Umkm Di Kecamatan Me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Marelan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Jurnal Pembangunan Perkota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 45-50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Rachman, C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Rochmawati. (2021)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Dampak Financial Literacy, Financial Attitude, Financial Self Efficacy,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ocial Economic Status, </w:t>
      </w:r>
      <w:r w:rsidRPr="003563C9">
        <w:rPr>
          <w:rFonts w:ascii="Times New Roman" w:hAnsi="Times New Roman" w:cs="Times New Roman"/>
          <w:i/>
          <w:iCs/>
          <w:noProof/>
          <w:sz w:val="24"/>
          <w:szCs w:val="24"/>
        </w:rPr>
        <w:t>Locus of control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ada Perilaku Manajemen Keuang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417–429. </w:t>
      </w:r>
    </w:p>
    <w:p w:rsidR="00EF1933" w:rsidRPr="00E81F25" w:rsidRDefault="00EF1933" w:rsidP="00EF1933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E81F25">
        <w:rPr>
          <w:rFonts w:ascii="Times New Roman" w:hAnsi="Times New Roman" w:cs="Times New Roman"/>
          <w:sz w:val="24"/>
          <w:szCs w:val="24"/>
        </w:rPr>
        <w:t xml:space="preserve">Rahmat, M. Arby. 2021. </w:t>
      </w:r>
      <w:r>
        <w:rPr>
          <w:rFonts w:ascii="Times New Roman" w:hAnsi="Times New Roman" w:cs="Times New Roman"/>
          <w:sz w:val="24"/>
          <w:szCs w:val="24"/>
        </w:rPr>
        <w:t xml:space="preserve">Keuntungan 80 Persen UMKM Turun Selama Pandemi Covid. </w:t>
      </w:r>
      <w:r w:rsidRPr="00AC437C">
        <w:rPr>
          <w:rFonts w:ascii="Times New Roman" w:eastAsia="Times New Roman" w:hAnsi="Times New Roman" w:cs="Times New Roman"/>
          <w:sz w:val="24"/>
          <w:szCs w:val="24"/>
          <w:lang w:eastAsia="id-ID"/>
        </w:rPr>
        <w:t>Https:// Www.Cnnindonesia.Com/ Ekonomi/ 20210728105115-92-673202/ Keuntungan-80-Persen-Umkm-Turun-Selama-Pandemi</w:t>
      </w:r>
      <w:r w:rsidRPr="00E81F2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E81F25">
        <w:rPr>
          <w:rFonts w:ascii="Times New Roman" w:hAnsi="Times New Roman" w:cs="Times New Roman"/>
          <w:noProof/>
          <w:sz w:val="24"/>
          <w:szCs w:val="24"/>
        </w:rPr>
        <w:t>Diakses Pada 08 November 2021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Rizkiawati, N. L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Asandimitra, N. (2018). Pengaruh Demografi, F</w:t>
      </w:r>
      <w:r w:rsidRPr="0026682E">
        <w:rPr>
          <w:rFonts w:ascii="Times New Roman" w:hAnsi="Times New Roman" w:cs="Times New Roman"/>
          <w:i/>
          <w:noProof/>
          <w:sz w:val="24"/>
          <w:szCs w:val="24"/>
        </w:rPr>
        <w:t>inancial Knowledge, Fin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ancial Attitude, </w:t>
      </w:r>
      <w:r w:rsidRPr="003563C9">
        <w:rPr>
          <w:rFonts w:ascii="Times New Roman" w:hAnsi="Times New Roman" w:cs="Times New Roman"/>
          <w:i/>
          <w:noProof/>
          <w:sz w:val="24"/>
          <w:szCs w:val="24"/>
        </w:rPr>
        <w:t>Locus of contro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n</w:t>
      </w:r>
      <w:r w:rsidRPr="0026682E">
        <w:rPr>
          <w:rFonts w:ascii="Times New Roman" w:hAnsi="Times New Roman" w:cs="Times New Roman"/>
          <w:i/>
          <w:noProof/>
          <w:sz w:val="24"/>
          <w:szCs w:val="24"/>
        </w:rPr>
        <w:t xml:space="preserve"> Financial Self-Efficacy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Terhadap </w:t>
      </w:r>
      <w:r w:rsidRPr="0026682E">
        <w:rPr>
          <w:rFonts w:ascii="Times New Roman" w:hAnsi="Times New Roman" w:cs="Times New Roman"/>
          <w:i/>
          <w:noProof/>
          <w:sz w:val="24"/>
          <w:szCs w:val="24"/>
        </w:rPr>
        <w:t>Financial Management Behavior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Masyarakat Surabaya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(JIM)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1F25">
        <w:rPr>
          <w:rFonts w:ascii="Times New Roman" w:hAnsi="Times New Roman" w:cs="Times New Roman"/>
          <w:iCs/>
          <w:noProof/>
          <w:sz w:val="24"/>
          <w:szCs w:val="24"/>
        </w:rPr>
        <w:t>93-107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Rohmah, 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Susbiyani, 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Aspirandy, R. M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Cahyono, D. (2021). Pengaruh </w:t>
      </w:r>
      <w:r w:rsidRPr="00544AFC">
        <w:rPr>
          <w:rFonts w:ascii="Times New Roman" w:hAnsi="Times New Roman" w:cs="Times New Roman"/>
          <w:i/>
          <w:noProof/>
          <w:sz w:val="24"/>
          <w:szCs w:val="24"/>
        </w:rPr>
        <w:t xml:space="preserve">Financial Knowledge, Financial Attitude </w:t>
      </w:r>
      <w:r>
        <w:rPr>
          <w:rFonts w:ascii="Times New Roman" w:hAnsi="Times New Roman" w:cs="Times New Roman"/>
          <w:i/>
          <w:noProof/>
          <w:sz w:val="24"/>
          <w:szCs w:val="24"/>
        </w:rPr>
        <w:t>dan</w:t>
      </w:r>
      <w:r w:rsidRPr="00544AFC">
        <w:rPr>
          <w:rFonts w:ascii="Times New Roman" w:hAnsi="Times New Roman" w:cs="Times New Roman"/>
          <w:i/>
          <w:noProof/>
          <w:sz w:val="24"/>
          <w:szCs w:val="24"/>
        </w:rPr>
        <w:t xml:space="preserve"> Internal </w:t>
      </w:r>
      <w:r w:rsidRPr="003563C9">
        <w:rPr>
          <w:rFonts w:ascii="Times New Roman" w:hAnsi="Times New Roman" w:cs="Times New Roman"/>
          <w:i/>
          <w:noProof/>
          <w:sz w:val="24"/>
          <w:szCs w:val="24"/>
        </w:rPr>
        <w:t>Locus of control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Terhadap Perilaku Manajemen Keuangan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Biisnis &amp; Manajeme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1F25">
        <w:rPr>
          <w:rFonts w:ascii="Times New Roman" w:hAnsi="Times New Roman" w:cs="Times New Roman"/>
          <w:iCs/>
          <w:noProof/>
          <w:sz w:val="24"/>
          <w:szCs w:val="24"/>
        </w:rPr>
        <w:t>150-161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Rosa, 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Listiadi, A. (2020). Pengaruh Literasi Keuangan, Pendidikan Keuan</w:t>
      </w:r>
      <w:r>
        <w:rPr>
          <w:rFonts w:ascii="Times New Roman" w:hAnsi="Times New Roman" w:cs="Times New Roman"/>
          <w:noProof/>
          <w:sz w:val="24"/>
          <w:szCs w:val="24"/>
        </w:rPr>
        <w:t>gan Di Keluarga, Teman Sebaya, 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Kontrol Diri Terhadap Manajemen Keuangan Pribadi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244–252. 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Rustiaria, A. P. (2017). Pengaruh Pengetahuan Keuangan, Sikap Keuangan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Tingkat Pendidikan Terhadap Perilaku Pengelolaan Keuangan Keluarga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Perbanas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 1-14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Shinta, R. E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Lestari, W. (2019). </w:t>
      </w:r>
      <w:r w:rsidRPr="0026682E">
        <w:rPr>
          <w:rFonts w:ascii="Times New Roman" w:hAnsi="Times New Roman" w:cs="Times New Roman"/>
          <w:i/>
          <w:noProof/>
          <w:sz w:val="24"/>
          <w:szCs w:val="24"/>
        </w:rPr>
        <w:t xml:space="preserve">The Impact </w:t>
      </w:r>
      <w:r>
        <w:rPr>
          <w:rFonts w:ascii="Times New Roman" w:hAnsi="Times New Roman" w:cs="Times New Roman"/>
          <w:i/>
          <w:noProof/>
          <w:sz w:val="24"/>
          <w:szCs w:val="24"/>
        </w:rPr>
        <w:t>of</w:t>
      </w:r>
      <w:r w:rsidRPr="0026682E">
        <w:rPr>
          <w:rFonts w:ascii="Times New Roman" w:hAnsi="Times New Roman" w:cs="Times New Roman"/>
          <w:i/>
          <w:noProof/>
          <w:sz w:val="24"/>
          <w:szCs w:val="24"/>
        </w:rPr>
        <w:t xml:space="preserve"> Financial Knowledge, Lifestyle Pattern </w:t>
      </w:r>
      <w:r>
        <w:rPr>
          <w:rFonts w:ascii="Times New Roman" w:hAnsi="Times New Roman" w:cs="Times New Roman"/>
          <w:i/>
          <w:noProof/>
          <w:sz w:val="24"/>
          <w:szCs w:val="24"/>
        </w:rPr>
        <w:t>o</w:t>
      </w:r>
      <w:r w:rsidRPr="0026682E">
        <w:rPr>
          <w:rFonts w:ascii="Times New Roman" w:hAnsi="Times New Roman" w:cs="Times New Roman"/>
          <w:i/>
          <w:noProof/>
          <w:sz w:val="24"/>
          <w:szCs w:val="24"/>
        </w:rPr>
        <w:t xml:space="preserve">n Career Woman Financial Management Behaviour With </w:t>
      </w:r>
      <w:r w:rsidRPr="003563C9">
        <w:rPr>
          <w:rFonts w:ascii="Times New Roman" w:hAnsi="Times New Roman" w:cs="Times New Roman"/>
          <w:i/>
          <w:noProof/>
          <w:sz w:val="24"/>
          <w:szCs w:val="24"/>
        </w:rPr>
        <w:t>Locus of control</w:t>
      </w:r>
      <w:r w:rsidRPr="0026682E">
        <w:rPr>
          <w:rFonts w:ascii="Times New Roman" w:hAnsi="Times New Roman" w:cs="Times New Roman"/>
          <w:i/>
          <w:noProof/>
          <w:sz w:val="24"/>
          <w:szCs w:val="24"/>
        </w:rPr>
        <w:t xml:space="preserve"> As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ournal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f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usiness &amp; Banking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271-287. 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giyono. (2019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uantitatif, Kualitatif, R&amp;D</w:t>
      </w:r>
      <w:r w:rsidRPr="00E81F25">
        <w:rPr>
          <w:rFonts w:ascii="Times New Roman" w:hAnsi="Times New Roman" w:cs="Times New Roman"/>
          <w:noProof/>
          <w:sz w:val="24"/>
          <w:szCs w:val="24"/>
        </w:rPr>
        <w:t>. Bandung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81F25">
        <w:rPr>
          <w:rFonts w:ascii="Times New Roman" w:hAnsi="Times New Roman" w:cs="Times New Roman"/>
          <w:noProof/>
          <w:sz w:val="24"/>
          <w:szCs w:val="24"/>
        </w:rPr>
        <w:t>Alvabeta.</w:t>
      </w:r>
    </w:p>
    <w:p w:rsidR="00EF1933" w:rsidRPr="00E81F25" w:rsidRDefault="00EF1933" w:rsidP="00EF1933">
      <w:pPr>
        <w:spacing w:after="0" w:line="240" w:lineRule="auto"/>
        <w:ind w:left="567" w:hanging="567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E81F25">
        <w:rPr>
          <w:rFonts w:ascii="Times New Roman" w:eastAsia="Times New Roman" w:hAnsi="Times New Roman" w:cs="Times New Roman"/>
          <w:sz w:val="24"/>
          <w:szCs w:val="24"/>
          <w:lang w:eastAsia="id-ID"/>
        </w:rPr>
        <w:t>Sunaryo. 2020.</w:t>
      </w: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60 Hingga</w:t>
      </w:r>
      <w:r w:rsidRPr="00E81F2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70 Persen UMKM Di Solo Terdampak Covid 19. </w:t>
      </w:r>
      <w:hyperlink r:id="rId8" w:history="1">
        <w:r w:rsidRPr="00E81F25">
          <w:rPr>
            <w:rStyle w:val="Hyperlink"/>
            <w:rFonts w:ascii="Times New Roman" w:eastAsia="Times New Roman" w:hAnsi="Times New Roman" w:cs="Times New Roman"/>
            <w:sz w:val="24"/>
            <w:szCs w:val="24"/>
            <w:lang w:val="id-ID" w:eastAsia="id-ID"/>
          </w:rPr>
          <w:t>Https://Www.Merdeka.Com/Uang/70-Persen-Umkm-Di-Solo-Terdampak-Covid-19.Html</w:t>
        </w:r>
      </w:hyperlink>
      <w:r w:rsidRPr="00E81F25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r w:rsidRPr="00E81F25">
        <w:rPr>
          <w:rFonts w:ascii="Times New Roman" w:hAnsi="Times New Roman" w:cs="Times New Roman"/>
          <w:noProof/>
          <w:sz w:val="24"/>
          <w:szCs w:val="24"/>
        </w:rPr>
        <w:t>Diakses Pada 08 November 2021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Susanti, 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Ismunawan, Pardi, &amp; Ardiyan, E. (2017). Tingkat Pendidikan, Literasi Keuangan</w:t>
      </w:r>
      <w:r>
        <w:rPr>
          <w:rFonts w:ascii="Times New Roman" w:hAnsi="Times New Roman" w:cs="Times New Roman"/>
          <w:noProof/>
          <w:sz w:val="24"/>
          <w:szCs w:val="24"/>
        </w:rPr>
        <w:t>, 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Perencanaan Keuangan Terhadap Perilaku Keuangan UMKM Di Surakarta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Telaah Bisnis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 45–56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Vayssettes. (2017)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PISA For Development Assessment And Analytical Framework</w:t>
      </w:r>
      <w:r w:rsidRPr="00E81F25">
        <w:rPr>
          <w:rFonts w:ascii="Times New Roman" w:hAnsi="Times New Roman" w:cs="Times New Roman"/>
          <w:noProof/>
          <w:sz w:val="24"/>
          <w:szCs w:val="24"/>
        </w:rPr>
        <w:t>. Paris : OECD Publising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Wiyanto, H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Putri, I. Y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Budiono, H. (2019). Keterkaitan Pengetahuan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Perencanaan Keuangan Terhadap Perilaku Karyawan Pria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Jurnal Ekonomi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 176.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Wungow, J. F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Lambey, L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Pontoh, W. (2016). Pengaruh Tingkat Pendidikan, Masa Kerja, </w:t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t>Pelatihan 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Jabatan Terhadap Kualitas Laporan Keuangan Pemerintah Kabupaten Minahasa Selatan. </w:t>
      </w:r>
      <w:bookmarkStart w:id="0" w:name="_GoBack"/>
      <w:bookmarkEnd w:id="0"/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dan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uditing “Goodwill,”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174–188. 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>Yahaya, R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Zainol, Z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Abidin, J. H. O. @ Z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&amp; Ismail, R. (2019). </w:t>
      </w:r>
      <w:r w:rsidRPr="00EF25C0">
        <w:rPr>
          <w:rFonts w:ascii="Times New Roman" w:hAnsi="Times New Roman" w:cs="Times New Roman"/>
          <w:i/>
          <w:noProof/>
          <w:sz w:val="24"/>
          <w:szCs w:val="24"/>
        </w:rPr>
        <w:t xml:space="preserve">The Effect </w:t>
      </w:r>
      <w:r>
        <w:rPr>
          <w:rFonts w:ascii="Times New Roman" w:hAnsi="Times New Roman" w:cs="Times New Roman"/>
          <w:i/>
          <w:noProof/>
          <w:sz w:val="24"/>
          <w:szCs w:val="24"/>
        </w:rPr>
        <w:t>of</w:t>
      </w:r>
      <w:r w:rsidRPr="00EF25C0">
        <w:rPr>
          <w:rFonts w:ascii="Times New Roman" w:hAnsi="Times New Roman" w:cs="Times New Roman"/>
          <w:i/>
          <w:noProof/>
          <w:sz w:val="24"/>
          <w:szCs w:val="24"/>
        </w:rPr>
        <w:t xml:space="preserve"> Financial Knowledge and Financial Attitudes on Financial Behavior Among University Students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ternational Journal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f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cademic Research In Business And Social Sciences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, 22–32. </w:t>
      </w:r>
    </w:p>
    <w:p w:rsidR="00EF1933" w:rsidRPr="00E81F25" w:rsidRDefault="00EF1933" w:rsidP="00EF1933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Yunita, N. (2020). </w:t>
      </w:r>
      <w:r>
        <w:rPr>
          <w:rFonts w:ascii="Times New Roman" w:hAnsi="Times New Roman" w:cs="Times New Roman"/>
          <w:noProof/>
          <w:sz w:val="24"/>
          <w:szCs w:val="24"/>
        </w:rPr>
        <w:t>Pengaruh Gender dan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 Kemampuan Akademis Terhadap Literasi Keuangan </w:t>
      </w:r>
      <w:r>
        <w:rPr>
          <w:rFonts w:ascii="Times New Roman" w:hAnsi="Times New Roman" w:cs="Times New Roman"/>
          <w:noProof/>
          <w:sz w:val="24"/>
          <w:szCs w:val="24"/>
        </w:rPr>
        <w:t>d</w:t>
      </w:r>
      <w:r w:rsidRPr="00E81F25">
        <w:rPr>
          <w:rFonts w:ascii="Times New Roman" w:hAnsi="Times New Roman" w:cs="Times New Roman"/>
          <w:noProof/>
          <w:sz w:val="24"/>
          <w:szCs w:val="24"/>
        </w:rPr>
        <w:t xml:space="preserve">alam Perilaku Pengelolaan Keuangan Pada Mahasiswa Jurusan Akuntansi. </w:t>
      </w:r>
      <w:r w:rsidRPr="00E81F25">
        <w:rPr>
          <w:rFonts w:ascii="Times New Roman" w:hAnsi="Times New Roman" w:cs="Times New Roman"/>
          <w:i/>
          <w:iCs/>
          <w:noProof/>
          <w:sz w:val="24"/>
          <w:szCs w:val="24"/>
        </w:rPr>
        <w:t>Prisma (Platform Riset Mahasiswa Akuntansi)</w:t>
      </w:r>
      <w:r w:rsidRPr="00E81F25">
        <w:rPr>
          <w:rFonts w:ascii="Times New Roman" w:hAnsi="Times New Roman" w:cs="Times New Roman"/>
          <w:noProof/>
          <w:sz w:val="24"/>
          <w:szCs w:val="24"/>
        </w:rPr>
        <w:t>, 1–12.</w:t>
      </w:r>
    </w:p>
    <w:p w:rsidR="00EF1933" w:rsidRPr="00DB4811" w:rsidRDefault="00EF1933" w:rsidP="00EF1933">
      <w:pPr>
        <w:pStyle w:val="ListParagraph"/>
        <w:tabs>
          <w:tab w:val="left" w:pos="993"/>
          <w:tab w:val="left" w:pos="1276"/>
        </w:tabs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E81F25"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fldChar w:fldCharType="end"/>
      </w:r>
    </w:p>
    <w:p w:rsidR="00CF5234" w:rsidRDefault="00CF5234"/>
    <w:sectPr w:rsidR="00CF523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8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F1933"/>
    <w:rsid w:val="00CF5234"/>
    <w:rsid w:val="00EF19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CB4C993-49D7-4CBF-B11E-D4B36F0905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F1933"/>
    <w:rPr>
      <w:rFonts w:ascii="Calibri" w:eastAsia="Calibri" w:hAnsi="Calibri" w:cs="SimSu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EF1933"/>
    <w:pPr>
      <w:ind w:left="720"/>
      <w:contextualSpacing/>
    </w:pPr>
  </w:style>
  <w:style w:type="character" w:customStyle="1" w:styleId="ListParagraphChar">
    <w:name w:val="List Paragraph Char"/>
    <w:aliases w:val="Body of text Char"/>
    <w:basedOn w:val="DefaultParagraphFont"/>
    <w:link w:val="ListParagraph"/>
    <w:uiPriority w:val="34"/>
    <w:rsid w:val="00EF1933"/>
    <w:rPr>
      <w:rFonts w:ascii="Calibri" w:eastAsia="Calibri" w:hAnsi="Calibri" w:cs="SimSun"/>
    </w:rPr>
  </w:style>
  <w:style w:type="character" w:styleId="Hyperlink">
    <w:name w:val="Hyperlink"/>
    <w:basedOn w:val="DefaultParagraphFont"/>
    <w:uiPriority w:val="99"/>
    <w:rsid w:val="00EF193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erdeka.com/uang/70-persen-umkm-di-solo-terdampak-covid-19.html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ekonomi.bisnis.com/read/20210406/9/1377202/seluruh-negara-di-dunia-kena-resesi-sri-mulyani-ini-terburuk-dalam-150-tahun-terakhir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Lokadata.Beritagar.Id/Chart/Preview/Kontribusi-Umkm-Terhadap-Pdb-2010-2020-1611277587" TargetMode="External"/><Relationship Id="rId5" Type="http://schemas.openxmlformats.org/officeDocument/2006/relationships/hyperlink" Target="https://www.kemenkopukm.go.id/data-umkm" TargetMode="External"/><Relationship Id="rId10" Type="http://schemas.openxmlformats.org/officeDocument/2006/relationships/theme" Target="theme/theme1.xml"/><Relationship Id="rId4" Type="http://schemas.openxmlformats.org/officeDocument/2006/relationships/hyperlink" Target="Https://kompaspedia.kompas.id/baca/paparan-topik/psbb-hingga-ppkm-kebijakan-pemerintah-menekan-laju-penularan-covid-19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74</Words>
  <Characters>6123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1</cp:revision>
  <dcterms:created xsi:type="dcterms:W3CDTF">2022-02-04T10:20:00Z</dcterms:created>
  <dcterms:modified xsi:type="dcterms:W3CDTF">2022-02-04T10:20:00Z</dcterms:modified>
</cp:coreProperties>
</file>